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3"/>
        <w:tblW w:w="9889" w:type="dxa"/>
        <w:tblInd w:w="-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7"/>
        <w:gridCol w:w="1418"/>
        <w:gridCol w:w="820"/>
        <w:gridCol w:w="631"/>
        <w:gridCol w:w="1100"/>
        <w:gridCol w:w="709"/>
        <w:gridCol w:w="992"/>
        <w:gridCol w:w="1134"/>
        <w:gridCol w:w="1560"/>
        <w:gridCol w:w="708"/>
      </w:tblGrid>
      <w:tr w:rsidR="003F15F3" w:rsidRPr="003F15F3" w14:paraId="53B45D7F" w14:textId="77777777" w:rsidTr="009C0671">
        <w:trPr>
          <w:trHeight w:val="530"/>
        </w:trPr>
        <w:tc>
          <w:tcPr>
            <w:tcW w:w="817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652AEABD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Gene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A7C40EF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Polymorphism</w:t>
            </w:r>
          </w:p>
        </w:tc>
        <w:tc>
          <w:tcPr>
            <w:tcW w:w="820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4BD3D65B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Author</w:t>
            </w:r>
          </w:p>
        </w:tc>
        <w:tc>
          <w:tcPr>
            <w:tcW w:w="631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8D3507B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1100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7DC335FA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population</w:t>
            </w:r>
          </w:p>
        </w:tc>
        <w:tc>
          <w:tcPr>
            <w:tcW w:w="17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FAB9F9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Sample size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1BD4C90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MAF</w:t>
            </w: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362F189D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(controls</w:t>
            </w: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47D012E1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Influence on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4712565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</w:tr>
      <w:tr w:rsidR="003F15F3" w:rsidRPr="003F15F3" w14:paraId="034F1FF6" w14:textId="77777777" w:rsidTr="009C0671">
        <w:trPr>
          <w:trHeight w:val="530"/>
        </w:trPr>
        <w:tc>
          <w:tcPr>
            <w:tcW w:w="81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973A7C1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4F7700D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2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39293DD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93F69EA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50CF0DAC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4C6D41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08346D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ACFFCF6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6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8282828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799689C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F15F3" w:rsidRPr="003F15F3" w14:paraId="5E1E73A4" w14:textId="77777777" w:rsidTr="009C0671">
        <w:tc>
          <w:tcPr>
            <w:tcW w:w="817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0D89DA71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TLR8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C8DCBC2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s3764879</w:t>
            </w:r>
          </w:p>
          <w:p w14:paraId="66CED6D9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(G/C)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81528F6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l-Bendary et al.</w:t>
            </w:r>
          </w:p>
        </w:tc>
        <w:tc>
          <w:tcPr>
            <w:tcW w:w="63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ED12EF2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A02E1FD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A48C36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190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A3E3A3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146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60ACF9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BD88E3F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Susceptibility to HCV infection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DD5CCCC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bC1CZW5kYXJ5PC9BdXRob3I+PFllYXI+MjAxODwvWWVh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bC1CZW5kYXJ5PC9BdXRob3I+PFllYXI+MjAxODwvWWVh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9, 106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206D338C" w14:textId="77777777" w:rsidTr="009C0671">
        <w:tc>
          <w:tcPr>
            <w:tcW w:w="817" w:type="dxa"/>
            <w:vMerge/>
            <w:tcBorders>
              <w:left w:val="nil"/>
              <w:right w:val="nil"/>
            </w:tcBorders>
            <w:vAlign w:val="center"/>
            <w:hideMark/>
          </w:tcPr>
          <w:p w14:paraId="514749FF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hideMark/>
          </w:tcPr>
          <w:p w14:paraId="36EE994C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s</w:t>
            </w:r>
            <w:bookmarkStart w:id="0" w:name="OLE_LINK27"/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3764880</w:t>
            </w:r>
            <w:bookmarkEnd w:id="0"/>
          </w:p>
          <w:p w14:paraId="7A7BD465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(A/G)</w:t>
            </w:r>
          </w:p>
        </w:tc>
        <w:tc>
          <w:tcPr>
            <w:tcW w:w="820" w:type="dxa"/>
            <w:hideMark/>
          </w:tcPr>
          <w:p w14:paraId="7B901415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l-Bendary et al.</w:t>
            </w:r>
          </w:p>
        </w:tc>
        <w:tc>
          <w:tcPr>
            <w:tcW w:w="631" w:type="dxa"/>
            <w:hideMark/>
          </w:tcPr>
          <w:p w14:paraId="615F7153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100" w:type="dxa"/>
            <w:hideMark/>
          </w:tcPr>
          <w:p w14:paraId="258B5532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709" w:type="dxa"/>
          </w:tcPr>
          <w:p w14:paraId="6D50230C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1908</w:t>
            </w:r>
          </w:p>
        </w:tc>
        <w:tc>
          <w:tcPr>
            <w:tcW w:w="992" w:type="dxa"/>
          </w:tcPr>
          <w:p w14:paraId="365D72EE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1460</w:t>
            </w:r>
          </w:p>
        </w:tc>
        <w:tc>
          <w:tcPr>
            <w:tcW w:w="1134" w:type="dxa"/>
          </w:tcPr>
          <w:p w14:paraId="3A0ED9C5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560" w:type="dxa"/>
            <w:hideMark/>
          </w:tcPr>
          <w:p w14:paraId="66C53514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 xml:space="preserve">Susceptibility to HCV infection;  HCV clearance </w:t>
            </w:r>
          </w:p>
        </w:tc>
        <w:tc>
          <w:tcPr>
            <w:tcW w:w="708" w:type="dxa"/>
            <w:hideMark/>
          </w:tcPr>
          <w:p w14:paraId="36922A4A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bC1CZW5kYXJ5PC9BdXRob3I+PFllYXI+MjAxODwvWWVh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bC1CZW5kYXJ5PC9BdXRob3I+PFllYXI+MjAxODwvWWVh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9, 106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57305CBA" w14:textId="77777777" w:rsidTr="009C0671">
        <w:tc>
          <w:tcPr>
            <w:tcW w:w="817" w:type="dxa"/>
            <w:vMerge/>
            <w:tcBorders>
              <w:left w:val="nil"/>
              <w:right w:val="nil"/>
            </w:tcBorders>
            <w:vAlign w:val="center"/>
          </w:tcPr>
          <w:p w14:paraId="185F5376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1C1181ED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s1013151</w:t>
            </w:r>
          </w:p>
          <w:p w14:paraId="66B23371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C/T)</w:t>
            </w:r>
          </w:p>
        </w:tc>
        <w:tc>
          <w:tcPr>
            <w:tcW w:w="820" w:type="dxa"/>
          </w:tcPr>
          <w:p w14:paraId="5D6C67CA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Fernández-Rodríguez et al.</w:t>
            </w:r>
          </w:p>
        </w:tc>
        <w:tc>
          <w:tcPr>
            <w:tcW w:w="631" w:type="dxa"/>
          </w:tcPr>
          <w:p w14:paraId="22D6A63F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015</w:t>
            </w:r>
          </w:p>
        </w:tc>
        <w:tc>
          <w:tcPr>
            <w:tcW w:w="1100" w:type="dxa"/>
          </w:tcPr>
          <w:p w14:paraId="1FB48E03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uropean descent</w:t>
            </w:r>
          </w:p>
        </w:tc>
        <w:tc>
          <w:tcPr>
            <w:tcW w:w="709" w:type="dxa"/>
          </w:tcPr>
          <w:p w14:paraId="6CB8DBBC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2" w:type="dxa"/>
          </w:tcPr>
          <w:p w14:paraId="0AD2A28D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4DB2BA63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560" w:type="dxa"/>
          </w:tcPr>
          <w:p w14:paraId="5CA54686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Progression of chronic hepatitis C in HIV/HCV co-infected patients</w:t>
            </w:r>
          </w:p>
        </w:tc>
        <w:tc>
          <w:tcPr>
            <w:tcW w:w="708" w:type="dxa"/>
          </w:tcPr>
          <w:p w14:paraId="4B8F655C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ZXJuw6FuZGV6LVJvZHLDrWd1ZXo8L0F1dGhvcj48WWVh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ZXJuw6FuZGV6LVJvZHLDrWd1ZXo8L0F1dGhvcj48WWVh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12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5241C98D" w14:textId="77777777" w:rsidTr="009C0671">
        <w:tc>
          <w:tcPr>
            <w:tcW w:w="817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75623165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</w:tcPr>
          <w:p w14:paraId="530DEA20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s5744069</w:t>
            </w:r>
          </w:p>
          <w:p w14:paraId="57DB9FF8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G/T)</w:t>
            </w:r>
          </w:p>
        </w:tc>
        <w:tc>
          <w:tcPr>
            <w:tcW w:w="820" w:type="dxa"/>
          </w:tcPr>
          <w:p w14:paraId="1F94DED6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Fernández-Rodríguez et al.</w:t>
            </w:r>
          </w:p>
        </w:tc>
        <w:tc>
          <w:tcPr>
            <w:tcW w:w="631" w:type="dxa"/>
          </w:tcPr>
          <w:p w14:paraId="2D35873E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015</w:t>
            </w:r>
          </w:p>
        </w:tc>
        <w:tc>
          <w:tcPr>
            <w:tcW w:w="1100" w:type="dxa"/>
          </w:tcPr>
          <w:p w14:paraId="799224A5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uropean descent</w:t>
            </w:r>
          </w:p>
        </w:tc>
        <w:tc>
          <w:tcPr>
            <w:tcW w:w="709" w:type="dxa"/>
          </w:tcPr>
          <w:p w14:paraId="7694C6F3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2" w:type="dxa"/>
          </w:tcPr>
          <w:p w14:paraId="44A13F9A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7911E35D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560" w:type="dxa"/>
          </w:tcPr>
          <w:p w14:paraId="3E4C609E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Progression of chronic hepatitis C in HIV/HCV co-infected patients</w:t>
            </w:r>
          </w:p>
        </w:tc>
        <w:tc>
          <w:tcPr>
            <w:tcW w:w="708" w:type="dxa"/>
          </w:tcPr>
          <w:p w14:paraId="132374BA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ZXJuw6FuZGV6LVJvZHLDrWd1ZXo8L0F1dGhvcj48WWVh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ZXJuw6FuZGV6LVJvZHLDrWd1ZXo8L0F1dGhvcj48WWVh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12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0248CBE2" w14:textId="77777777" w:rsidTr="009C0671">
        <w:tc>
          <w:tcPr>
            <w:tcW w:w="817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0DE1917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TLR9</w:t>
            </w:r>
          </w:p>
        </w:tc>
        <w:tc>
          <w:tcPr>
            <w:tcW w:w="1418" w:type="dxa"/>
            <w:hideMark/>
          </w:tcPr>
          <w:p w14:paraId="23754C4B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s5743836</w:t>
            </w:r>
          </w:p>
          <w:p w14:paraId="65FC90EA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(T/C)</w:t>
            </w:r>
          </w:p>
        </w:tc>
        <w:tc>
          <w:tcPr>
            <w:tcW w:w="820" w:type="dxa"/>
            <w:hideMark/>
          </w:tcPr>
          <w:p w14:paraId="25505FA3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Hamdy et al.</w:t>
            </w:r>
          </w:p>
        </w:tc>
        <w:tc>
          <w:tcPr>
            <w:tcW w:w="631" w:type="dxa"/>
            <w:hideMark/>
          </w:tcPr>
          <w:p w14:paraId="1771C902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100" w:type="dxa"/>
            <w:hideMark/>
          </w:tcPr>
          <w:p w14:paraId="03390E93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709" w:type="dxa"/>
          </w:tcPr>
          <w:p w14:paraId="3EF0BD66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81</w:t>
            </w:r>
          </w:p>
        </w:tc>
        <w:tc>
          <w:tcPr>
            <w:tcW w:w="992" w:type="dxa"/>
          </w:tcPr>
          <w:p w14:paraId="349EBB0A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134" w:type="dxa"/>
          </w:tcPr>
          <w:p w14:paraId="487A35F7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.35</w:t>
            </w:r>
          </w:p>
        </w:tc>
        <w:tc>
          <w:tcPr>
            <w:tcW w:w="1560" w:type="dxa"/>
            <w:hideMark/>
          </w:tcPr>
          <w:p w14:paraId="13751B93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Susceptibility to HCV infection</w:t>
            </w:r>
          </w:p>
        </w:tc>
        <w:tc>
          <w:tcPr>
            <w:tcW w:w="708" w:type="dxa"/>
            <w:hideMark/>
          </w:tcPr>
          <w:p w14:paraId="0EAF9DE3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1keTwvQXV0aG9yPjxZZWFyPjIwMTg8L1llYXI+PFJl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1keTwvQXV0aG9yPjxZZWFyPjIwMTg8L1llYXI+PFJl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3, 89, 113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2D836106" w14:textId="77777777" w:rsidTr="009C0671">
        <w:tc>
          <w:tcPr>
            <w:tcW w:w="81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DC25C57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Merge w:val="restart"/>
            <w:hideMark/>
          </w:tcPr>
          <w:p w14:paraId="645D5B22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" w:name="OLE_LINK21"/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s352140</w:t>
            </w:r>
          </w:p>
          <w:bookmarkEnd w:id="1"/>
          <w:p w14:paraId="6C7E1CE9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(G/A)</w:t>
            </w:r>
          </w:p>
        </w:tc>
        <w:tc>
          <w:tcPr>
            <w:tcW w:w="820" w:type="dxa"/>
            <w:hideMark/>
          </w:tcPr>
          <w:p w14:paraId="3D28169F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Hamdy et al.</w:t>
            </w:r>
          </w:p>
        </w:tc>
        <w:tc>
          <w:tcPr>
            <w:tcW w:w="631" w:type="dxa"/>
            <w:hideMark/>
          </w:tcPr>
          <w:p w14:paraId="45F8B4E4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100" w:type="dxa"/>
            <w:hideMark/>
          </w:tcPr>
          <w:p w14:paraId="71407494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709" w:type="dxa"/>
          </w:tcPr>
          <w:p w14:paraId="50C5453B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81</w:t>
            </w:r>
          </w:p>
        </w:tc>
        <w:tc>
          <w:tcPr>
            <w:tcW w:w="992" w:type="dxa"/>
          </w:tcPr>
          <w:p w14:paraId="3AFDBED4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134" w:type="dxa"/>
          </w:tcPr>
          <w:p w14:paraId="338E8F0D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4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8.20</w:t>
            </w:r>
          </w:p>
        </w:tc>
        <w:tc>
          <w:tcPr>
            <w:tcW w:w="1560" w:type="dxa"/>
            <w:hideMark/>
          </w:tcPr>
          <w:p w14:paraId="7F12BCDC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Susceptibility to HCV infection</w:t>
            </w:r>
          </w:p>
        </w:tc>
        <w:tc>
          <w:tcPr>
            <w:tcW w:w="708" w:type="dxa"/>
            <w:hideMark/>
          </w:tcPr>
          <w:p w14:paraId="0CE44DA5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1keTwvQXV0aG9yPjxZZWFyPjIwMTg8L1llYXI+PFJl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1keTwvQXV0aG9yPjxZZWFyPjIwMTg8L1llYXI+PFJl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3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57C102F9" w14:textId="77777777" w:rsidTr="009C0671">
        <w:tc>
          <w:tcPr>
            <w:tcW w:w="81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2DF1DB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Merge/>
            <w:vAlign w:val="center"/>
            <w:hideMark/>
          </w:tcPr>
          <w:p w14:paraId="11A42DC3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20" w:type="dxa"/>
            <w:hideMark/>
          </w:tcPr>
          <w:p w14:paraId="627C4517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Valverde-Villega et al.</w:t>
            </w:r>
          </w:p>
        </w:tc>
        <w:tc>
          <w:tcPr>
            <w:tcW w:w="631" w:type="dxa"/>
            <w:hideMark/>
          </w:tcPr>
          <w:p w14:paraId="5473667C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1100" w:type="dxa"/>
            <w:hideMark/>
          </w:tcPr>
          <w:p w14:paraId="6A2F88CC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Brazilian</w:t>
            </w:r>
          </w:p>
        </w:tc>
        <w:tc>
          <w:tcPr>
            <w:tcW w:w="709" w:type="dxa"/>
          </w:tcPr>
          <w:p w14:paraId="3C9FED93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374</w:t>
            </w:r>
          </w:p>
        </w:tc>
        <w:tc>
          <w:tcPr>
            <w:tcW w:w="992" w:type="dxa"/>
          </w:tcPr>
          <w:p w14:paraId="5E69F6B8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415</w:t>
            </w:r>
          </w:p>
        </w:tc>
        <w:tc>
          <w:tcPr>
            <w:tcW w:w="1134" w:type="dxa"/>
          </w:tcPr>
          <w:p w14:paraId="222AD447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560" w:type="dxa"/>
            <w:hideMark/>
          </w:tcPr>
          <w:p w14:paraId="601E5CB1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Susceptibility to HCV/HIV co-infection</w:t>
            </w:r>
          </w:p>
        </w:tc>
        <w:tc>
          <w:tcPr>
            <w:tcW w:w="708" w:type="dxa"/>
            <w:hideMark/>
          </w:tcPr>
          <w:p w14:paraId="07D6D549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Wx2ZXJkZS1WaWxsZWdhczwvQXV0aG9yPjxZZWFyPjIw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YWx2ZXJkZS1WaWxsZWdhczwvQXV0aG9yPjxZZWFyPjIw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14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395F35A4" w14:textId="77777777" w:rsidTr="009C0671">
        <w:tc>
          <w:tcPr>
            <w:tcW w:w="81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29BDFCD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Merge/>
            <w:vAlign w:val="center"/>
          </w:tcPr>
          <w:p w14:paraId="50E5910A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20" w:type="dxa"/>
          </w:tcPr>
          <w:p w14:paraId="11FA171C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 xml:space="preserve">Youssef </w:t>
            </w: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et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al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  <w:tc>
          <w:tcPr>
            <w:tcW w:w="631" w:type="dxa"/>
          </w:tcPr>
          <w:p w14:paraId="425544EB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017</w:t>
            </w:r>
          </w:p>
        </w:tc>
        <w:tc>
          <w:tcPr>
            <w:tcW w:w="1100" w:type="dxa"/>
          </w:tcPr>
          <w:p w14:paraId="5C41CA9B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709" w:type="dxa"/>
          </w:tcPr>
          <w:p w14:paraId="630670FA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992" w:type="dxa"/>
          </w:tcPr>
          <w:p w14:paraId="09290A67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134" w:type="dxa"/>
          </w:tcPr>
          <w:p w14:paraId="0680D442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560" w:type="dxa"/>
          </w:tcPr>
          <w:p w14:paraId="175B9C5B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HCV-related liver fibrosis and cirrhosis</w:t>
            </w:r>
          </w:p>
        </w:tc>
        <w:tc>
          <w:tcPr>
            <w:tcW w:w="708" w:type="dxa"/>
          </w:tcPr>
          <w:p w14:paraId="308A0143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b3Vzc2VmPC9BdXRob3I+PFllYXI+MjAxNzwvWWVhcj48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b3Vzc2VmPC9BdXRob3I+PFllYXI+MjAxNzwvWWVhcj48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15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30B55E24" w14:textId="77777777" w:rsidTr="009C0671">
        <w:tc>
          <w:tcPr>
            <w:tcW w:w="81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499A74D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vMerge/>
            <w:vAlign w:val="center"/>
            <w:hideMark/>
          </w:tcPr>
          <w:p w14:paraId="65B3FCD4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20" w:type="dxa"/>
            <w:hideMark/>
          </w:tcPr>
          <w:p w14:paraId="44F73246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Clausen et al.</w:t>
            </w:r>
          </w:p>
        </w:tc>
        <w:tc>
          <w:tcPr>
            <w:tcW w:w="631" w:type="dxa"/>
            <w:hideMark/>
          </w:tcPr>
          <w:p w14:paraId="5A50786D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100" w:type="dxa"/>
            <w:hideMark/>
          </w:tcPr>
          <w:p w14:paraId="5C28D4FF" w14:textId="33CAAD3E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Caucasian</w:t>
            </w:r>
          </w:p>
        </w:tc>
        <w:tc>
          <w:tcPr>
            <w:tcW w:w="709" w:type="dxa"/>
          </w:tcPr>
          <w:p w14:paraId="25802DF4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308</w:t>
            </w:r>
          </w:p>
        </w:tc>
        <w:tc>
          <w:tcPr>
            <w:tcW w:w="992" w:type="dxa"/>
          </w:tcPr>
          <w:p w14:paraId="416FB206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216</w:t>
            </w:r>
          </w:p>
        </w:tc>
        <w:tc>
          <w:tcPr>
            <w:tcW w:w="1134" w:type="dxa"/>
          </w:tcPr>
          <w:p w14:paraId="750D557C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46.88</w:t>
            </w:r>
          </w:p>
        </w:tc>
        <w:tc>
          <w:tcPr>
            <w:tcW w:w="1560" w:type="dxa"/>
            <w:hideMark/>
          </w:tcPr>
          <w:p w14:paraId="1B9576ED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The outcome of HCV infection</w:t>
            </w:r>
          </w:p>
        </w:tc>
        <w:tc>
          <w:tcPr>
            <w:tcW w:w="708" w:type="dxa"/>
            <w:hideMark/>
          </w:tcPr>
          <w:p w14:paraId="500025C2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GF1c2VuPC9BdXRob3I+PFllYXI+MjAxNDwvWWVhcj48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GF1c2VuPC9BdXRob3I+PFllYXI+MjAxNDwvWWVhcj48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16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73F3AAC0" w14:textId="77777777" w:rsidTr="009C0671">
        <w:tc>
          <w:tcPr>
            <w:tcW w:w="81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E95CAD" w14:textId="77777777" w:rsidR="009C0671" w:rsidRPr="003F15F3" w:rsidRDefault="009C0671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B952B44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rs187084</w:t>
            </w:r>
          </w:p>
          <w:p w14:paraId="54A9C869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（</w:t>
            </w: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T/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）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07A55F7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Fischer et al.</w:t>
            </w:r>
          </w:p>
        </w:tc>
        <w:tc>
          <w:tcPr>
            <w:tcW w:w="63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04094D6" w14:textId="77777777" w:rsidR="009C0671" w:rsidRPr="003F15F3" w:rsidRDefault="009C0671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89AA0C0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Caucasia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159269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4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9E8382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10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28095E" w14:textId="77777777" w:rsidR="009C0671" w:rsidRPr="003F15F3" w:rsidRDefault="009C0671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 w:hint="eastAsia"/>
                <w:sz w:val="20"/>
                <w:szCs w:val="20"/>
              </w:rPr>
              <w:t>41.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7FC0747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HCV clearance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AB02E79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aXNjaGVyPC9BdXRob3I+PFllYXI+MjAxNzwvWWVhcj48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aXNjaGVyPC9BdXRob3I+PFllYXI+MjAxNzwvWWVhcj48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</w:fldData>
              </w:fldCha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F15F3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1]</w:t>
            </w:r>
            <w:r w:rsidRPr="003F15F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F15F3" w:rsidRPr="003F15F3" w14:paraId="61F5A186" w14:textId="77777777" w:rsidTr="0088241D">
        <w:tc>
          <w:tcPr>
            <w:tcW w:w="9889" w:type="dxa"/>
            <w:gridSpan w:val="10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5EA7CF0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F15F3">
              <w:rPr>
                <w:rFonts w:ascii="Times New Roman" w:hAnsi="Times New Roman" w:cs="Times New Roman"/>
                <w:sz w:val="20"/>
                <w:szCs w:val="20"/>
              </w:rPr>
              <w:t>Abbreviation: MAF: minor allele frequency.</w:t>
            </w:r>
          </w:p>
          <w:p w14:paraId="6FC7E052" w14:textId="77777777" w:rsidR="009C0671" w:rsidRPr="003F15F3" w:rsidRDefault="009C0671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77EAD6E0" w14:textId="77777777" w:rsidR="00A81A83" w:rsidRPr="009C0671" w:rsidRDefault="00A81A83"/>
    <w:sectPr w:rsidR="00A81A83" w:rsidRPr="009C067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68ED8C" w14:textId="77777777" w:rsidR="00954E6E" w:rsidRDefault="00954E6E" w:rsidP="003F15F3">
      <w:r>
        <w:separator/>
      </w:r>
    </w:p>
  </w:endnote>
  <w:endnote w:type="continuationSeparator" w:id="0">
    <w:p w14:paraId="261FB667" w14:textId="77777777" w:rsidR="00954E6E" w:rsidRDefault="00954E6E" w:rsidP="003F15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CEE5B3" w14:textId="77777777" w:rsidR="00954E6E" w:rsidRDefault="00954E6E" w:rsidP="003F15F3">
      <w:r>
        <w:separator/>
      </w:r>
    </w:p>
  </w:footnote>
  <w:footnote w:type="continuationSeparator" w:id="0">
    <w:p w14:paraId="6D8E6BBC" w14:textId="77777777" w:rsidR="00954E6E" w:rsidRDefault="00954E6E" w:rsidP="003F15F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0671"/>
    <w:rsid w:val="00262B85"/>
    <w:rsid w:val="003F15F3"/>
    <w:rsid w:val="00954E6E"/>
    <w:rsid w:val="009C0671"/>
    <w:rsid w:val="00A81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2505C6B"/>
  <w15:chartTrackingRefBased/>
  <w15:docId w15:val="{87DF69C5-489E-4E55-9904-D739CE549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C067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9C067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3F15F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3F15F3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3F15F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3F15F3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47</Words>
  <Characters>1414</Characters>
  <Application>Microsoft Office Word</Application>
  <DocSecurity>0</DocSecurity>
  <Lines>11</Lines>
  <Paragraphs>3</Paragraphs>
  <ScaleCrop>false</ScaleCrop>
  <Company/>
  <LinksUpToDate>false</LinksUpToDate>
  <CharactersWithSpaces>1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许 亚鑫</dc:creator>
  <cp:keywords/>
  <dc:description/>
  <cp:lastModifiedBy>许 亚鑫</cp:lastModifiedBy>
  <cp:revision>3</cp:revision>
  <dcterms:created xsi:type="dcterms:W3CDTF">2022-01-21T08:48:00Z</dcterms:created>
  <dcterms:modified xsi:type="dcterms:W3CDTF">2022-03-22T05:08:00Z</dcterms:modified>
</cp:coreProperties>
</file>